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B1031" w:rsidRDefault="00BB1031" w:rsidP="00BB103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ppendix 1: MPs by Party Affiliation and Reason for Switching.</w:t>
      </w:r>
    </w:p>
    <w:p w:rsidR="00BB1031" w:rsidRDefault="00BB1031" w:rsidP="00BB1031">
      <w:pPr>
        <w:rPr>
          <w:rFonts w:ascii="Times New Roman" w:hAnsi="Times New Roman" w:cs="Times New Roman"/>
        </w:rPr>
      </w:pPr>
    </w:p>
    <w:tbl>
      <w:tblPr>
        <w:tblW w:w="139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85"/>
        <w:gridCol w:w="2917"/>
        <w:gridCol w:w="2917"/>
        <w:gridCol w:w="1749"/>
        <w:gridCol w:w="3182"/>
      </w:tblGrid>
      <w:tr w:rsidR="00BB1031" w:rsidTr="00BB1031">
        <w:trPr>
          <w:trHeight w:val="340"/>
          <w:tblHeader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witcher Nam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arty (Pre-Switch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arty (Post-Switch)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witch Typ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ource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dams, Ev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mpion-Smith 2015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Andrews, Scott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ingrove, Curry, and Hannay 201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rgue, Hazen Rober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-operative Commonwealth Federatio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R. C. Johnson 2012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rsenault, Bon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44c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alcer, Léo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6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llavance, André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Mas 2014b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enidickson, William Moor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Labour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c; Stevens 1966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ernier, Gille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199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ertrand, Lione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44b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haduria, Jag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Delacourt 199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ais-Grenier, Suzann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Poirier 1988b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uchard, Lucie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Freeman 1990b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ulanger, Samue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d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urget, Maurice (1944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194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urget, Maurice (1949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194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rien, Pierr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lark 2002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rison, Scot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v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Brown, Ja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eform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Flanagan 199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runeau, Raymon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e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ryden, John H.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Simpson 200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adman, Chuck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eform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Martin 2005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ardin, Pierre-Joseph-Arthur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42b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arignan, Jean Gu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eBlanc 2001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asey, William D. (Bill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Galloway 2007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hurchill, Gordon Minto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Progressive Conservative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Stevens 1968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lark, Charles Joseph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Independent  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aghi 200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muzzi, Joseph R. (Joe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Galloway 2007b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ôté, Antoine-Philéa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f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urtemanche, Henri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Progressive Conservativ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g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wan, Ralph Bronso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Newman 1968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'Anjou, Joseph-Émile-Stanislas-Émmanue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44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el Mastro, Dea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hase 201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esjarlais, Bev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urray 2005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ion, Joseph-Alfre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h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orion, Frédéric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w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Dubois, Lucie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48,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42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upuis, Yvo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estall 1965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Emerson, Davi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x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Fortin, Jean-François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orces et Démocratie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201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ariépy, Wilfri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i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érin, Franç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2005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irard-Bujold, Jocelyn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Radio-Canada 200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irouard, Gérar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ocial Credit 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estall 196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en, James Alliso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rogressiv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j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risé, Richar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198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uergis, Helen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Conservative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Reinhart and Galloway 2010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amel, Joseph-Irénée-René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populaire canadie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k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arvey, André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Adams and LeBlanc 2000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Hassainia, Sana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Mas 2014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ellyer, Paul Theodor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Goldblatt 1971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éon, Georges-Henri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Progressive Conservativ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l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erridge, Herbert Wilfre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C.C.F.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-operative Commonwealth Federation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McKeown 1965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erron, Joh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aghi 200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Hoeppner, Jake E.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eform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Flanagan 199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ollands, Daniel Fulto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. Johnson 197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orner, John (Jack) Henr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y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Hyer, Bruce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reen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Mas 2013b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ttinuar, Peter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198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Jacques, Carol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199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Janelle, Richar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ocial Credit 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m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Johnston, Donald Jame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insor 1988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Khan, Waji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Valpy 2007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Kilgour, David (1990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Freeman 1990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Kilgour, David (2005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MacGregor 2005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Kindy, Alex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Freeman 1990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 Salle, Roch (1971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sillag 2007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 Salle, Roch (1974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sillag 2007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croix, Wilfrid (1944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194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croix, Wilfrid (1949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z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liberte, Rick (2000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Adams 2000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liberte, Rick (2004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Bernhardt 200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moureux, Lucie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Lanctôt, Rober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lark 200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ndry, Jea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Ha 1997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pierre, Jean-C.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Picard 1992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Larose, Jean-François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orces et Démocratie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201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avoie, Jacques (1979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Ottawa Bureau, Globe and Mail 1978, 197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ebel, Ghislai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Seguin 2002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eblanc, Nic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insor 1997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educ, Edgar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n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efebvre, Réjea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9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oiselle, Gérar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a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acKenzie, Hugh Alexander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rogressiv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o; Stevens 1966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ajor, William Joseph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ab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artin, Keith P.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p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assé, Arthur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q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atthews, Bil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eBlanc 199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eunier, Adrie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r, 2017b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ongrain, Joseph-Alfre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ac; Seale 1967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Mourani, Maria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Mas 2013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Nowlan, John Patrick (Pat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Conservative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Delacourt 1990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unziata, John V.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insor 1996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'Brien, Pa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urry 2005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lson, Horace Andrew (Bud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ocial Credit 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s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uellet, Gérar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ocial Credit 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estall 196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Pacetti, Massimo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ingrove, Curry, and Hannay 201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ankiw, Jim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anadian Reform Conservative Allianc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aghi 2002; Library of Parliament 2017ad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arent, Charles Eugèn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(Flaherty 1949;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42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arrish, Caroly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aghi 200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Patry, Claude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201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aul, Rémi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65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Perreault, Manon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CBC News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2014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eschisolido, Jo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anadian Reform Conservative Allianc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t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inard, Joseph Alber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ae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lamondon, Lou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Freeman and Ross 1990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uliot, Jean-Franç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Flaherty 194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ice, Davi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Simpson 2000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novost, Den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Pobuer 1992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Ramsay, F.J. (Jack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eform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Roberts 2000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Rathgeber, Brent 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mpion-Smith 201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eid, John Mercer (1968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Labour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u; Stevens 1966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eid, John Mercer (1972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Labour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u; Stevens 1966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ichardson, James Armstrong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Simpson and Strauss 1978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ocheleau, Gille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Canadian Press 1998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ock, Raymon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ills 1972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yan, Sylvester Perr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Burns 196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chumacher, Stanley Stanfor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78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innott, John Sylvester Aloysiu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52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pencer, Larr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anadian Reform Conservative Allianc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aghi and Tuck 200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-Denis, Lis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Postmedia News 2012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-Jacques, Dian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Simpson 2000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-Laurent, Bernar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Unland 1997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ewart, Ralph Wesle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Simpson 197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ronach, Belin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7af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hatcher, Wilbert Ros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-operative Commonwealth Federatio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1956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Thibault, Louis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2007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hompson, Robert Norman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ocial Credit 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ffice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ag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oupin, Rober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Poirier 1988a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remblay, Benoî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Freeman and Ross 1990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urner, Garth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onservative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he Globe and Mai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2006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autour, Angel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ew Democratic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Fraser 1999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enne, Pierrette (1991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Poirier 1991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enne, Pierrette (2003)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loc Québécois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CBC News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2003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iau, Fernand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 Liberal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Best 1957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Weir, William Gilbert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rogressive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Votes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Library of Parliament 2014ah; Stevens 1966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Wilson, Blair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beral Party of Canada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reen Party of Canada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ooted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Bailey 2008)</w:t>
            </w:r>
          </w:p>
        </w:tc>
      </w:tr>
      <w:tr w:rsidR="00BB1031" w:rsidTr="00BB1031">
        <w:trPr>
          <w:trHeight w:val="340"/>
        </w:trPr>
        <w:tc>
          <w:tcPr>
            <w:tcW w:w="3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Yurko, William J.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ogressive Conservative Party</w:t>
            </w:r>
          </w:p>
        </w:tc>
        <w:tc>
          <w:tcPr>
            <w:tcW w:w="2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dependen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olicy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B1031" w:rsidRDefault="00BB103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Gray 1982)</w:t>
            </w:r>
          </w:p>
        </w:tc>
      </w:tr>
    </w:tbl>
    <w:p w:rsidR="00BB1031" w:rsidRDefault="00BB1031" w:rsidP="00BB1031">
      <w:pPr>
        <w:rPr>
          <w:rFonts w:ascii="Times New Roman" w:hAnsi="Times New Roman" w:cs="Times New Roman"/>
        </w:rPr>
        <w:sectPr w:rsidR="00BB1031">
          <w:pgSz w:w="16840" w:h="11900" w:orient="landscape"/>
          <w:pgMar w:top="1440" w:right="1440" w:bottom="1440" w:left="1440" w:header="708" w:footer="708" w:gutter="0"/>
          <w:cols w:space="720"/>
        </w:sectPr>
      </w:pPr>
    </w:p>
    <w:p w:rsidR="00BB1031" w:rsidRDefault="00BB1031" w:rsidP="00BB1031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ources for Coding in Appendix 1</w:t>
      </w:r>
    </w:p>
    <w:p w:rsidR="00BB1031" w:rsidRDefault="00BB1031" w:rsidP="00BB1031">
      <w:pPr>
        <w:rPr>
          <w:rFonts w:ascii="Times New Roman" w:hAnsi="Times New Roman" w:cs="Times New Roman"/>
        </w:rPr>
      </w:pP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BIBL {"custom":[]} CSL_BIBLIOGRAPHY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eastAsia="Times New Roman" w:hAnsi="Times New Roman" w:cs="Times New Roman"/>
        </w:rPr>
        <w:t xml:space="preserve">Adams, Paul. 2000. “Chretien Reels in Another Defector: New Democrat MP Moves to Liberals amid Election Talk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September 28. h</w:t>
      </w:r>
      <w:r>
        <w:rPr>
          <w:rFonts w:ascii="Times New Roman" w:eastAsia="Times New Roman" w:hAnsi="Times New Roman" w:cs="Times New Roman"/>
          <w:i/>
        </w:rPr>
        <w:t>ttp://search.proquest.com/hnpglobeandmail/docview/1125647681/abstract/C1291980A9C4197PQ/2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dams, Paul and Daniel LeBlanc. 2000. “Clark Stung Again as MP Quits Tories: Turmoil Spurs Departure of Key Quebecker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pril 26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125009702/abstract/E0B3BE60FA1D43E3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Bailey, Ian. 2008. “Wilson Leaps into Uncertain Waters in Bid for Re-Election as a Green MP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September 5. </w:t>
      </w:r>
      <w:r>
        <w:rPr>
          <w:rFonts w:ascii="Times New Roman" w:eastAsia="Times New Roman" w:hAnsi="Times New Roman" w:cs="Times New Roman"/>
          <w:i/>
        </w:rPr>
        <w:t>http://www.theglobeandmail.com/news/national/wilson-leaps-into-uncertain-waters-in-bid-for-re-election-as-a-green-mp/article659208/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Bernhardt, Darren. 2004. “Persona Non Grata with Grits, Laliberte Ponders Solo Run.” </w:t>
      </w:r>
      <w:r>
        <w:rPr>
          <w:rFonts w:ascii="Times New Roman" w:eastAsia="Times New Roman" w:hAnsi="Times New Roman" w:cs="Times New Roman"/>
          <w:i/>
          <w:iCs/>
        </w:rPr>
        <w:t>Star - Phoenix</w:t>
      </w:r>
      <w:r>
        <w:rPr>
          <w:rFonts w:ascii="Times New Roman" w:eastAsia="Times New Roman" w:hAnsi="Times New Roman" w:cs="Times New Roman"/>
        </w:rPr>
        <w:t>, May 15, sec. Local/Regiona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Best, Michael. 1957. “Farm Vote Defeated Liberals in Manitoba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une 12. </w:t>
      </w:r>
      <w:r>
        <w:rPr>
          <w:rFonts w:ascii="Times New Roman" w:eastAsia="Times New Roman" w:hAnsi="Times New Roman" w:cs="Times New Roman"/>
          <w:i/>
        </w:rPr>
        <w:t>http://search.proquest.com/hnpglobeandmail/docview/1288903065/abstract/78F2888E1CD047F0PQ/10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Burns, John. 1969. “Ryan Opposes Foreign Policy, Leaves Liberal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December 4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ampion-Smith, Bruce. 2013. “MP Brent Rathgeber Quits Tory Caucus.” </w:t>
      </w:r>
      <w:r>
        <w:rPr>
          <w:rFonts w:ascii="Times New Roman" w:eastAsia="Times New Roman" w:hAnsi="Times New Roman" w:cs="Times New Roman"/>
          <w:i/>
          <w:iCs/>
        </w:rPr>
        <w:t>The Toronto Star</w:t>
      </w:r>
      <w:r>
        <w:rPr>
          <w:rFonts w:ascii="Times New Roman" w:eastAsia="Times New Roman" w:hAnsi="Times New Roman" w:cs="Times New Roman"/>
        </w:rPr>
        <w:t xml:space="preserve">, June 5. </w:t>
      </w:r>
      <w:r>
        <w:rPr>
          <w:rFonts w:ascii="Times New Roman" w:eastAsia="Times New Roman" w:hAnsi="Times New Roman" w:cs="Times New Roman"/>
          <w:i/>
        </w:rPr>
        <w:t>http://www.thestar.com/news/canada/2013/06/05/mp_brent_rathgeber_quits_tory_caucus.htm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ampion-Smith, Bruce . 2015. “Eve Adams Barred by Conservatives before Move to Liberals.” </w:t>
      </w:r>
      <w:r>
        <w:rPr>
          <w:rFonts w:ascii="Times New Roman" w:eastAsia="Times New Roman" w:hAnsi="Times New Roman" w:cs="Times New Roman"/>
          <w:i/>
          <w:iCs/>
        </w:rPr>
        <w:t>Thestar.Com</w:t>
      </w:r>
      <w:r>
        <w:rPr>
          <w:rFonts w:ascii="Times New Roman" w:eastAsia="Times New Roman" w:hAnsi="Times New Roman" w:cs="Times New Roman"/>
        </w:rPr>
        <w:t xml:space="preserve">, February 9. </w:t>
      </w:r>
      <w:r>
        <w:rPr>
          <w:rFonts w:ascii="Times New Roman" w:eastAsia="Times New Roman" w:hAnsi="Times New Roman" w:cs="Times New Roman"/>
          <w:i/>
        </w:rPr>
        <w:t>https://www.thestar.com/news/canada/2015/02/09/mp-eve-adams-moves-to-liberals-from-conservatives.htm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anadian Press. 1944. “Bourget Bolts Government, Crosses Floor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November 30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325994132/abstract/B47A50EA6C2A460B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anadian Press. 1984. “Liberals Deny Nomination Bid Blocked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uly 25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237560338/abstract/8C75434135AB416BPQ/3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Canadian Press. 1989. “Grise Quits Commons Seat in Wake of Fraud Conviction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May 31. Canadian Press http://search.proquest.com.proxy.bib.uottawa.ca/hnpglobeandmail/docview/1237181676/abstract/26605DC97DB44276PQ/4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anadian Press. 1993. “Rejected MPs Seek Re-Election: Victim of Plot, Jacques Says in Joining Bernier as Independent Candidate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ugust 4, sec. National News. </w:t>
      </w:r>
      <w:r>
        <w:rPr>
          <w:rFonts w:ascii="Times New Roman" w:eastAsia="Times New Roman" w:hAnsi="Times New Roman" w:cs="Times New Roman"/>
          <w:i/>
        </w:rPr>
        <w:lastRenderedPageBreak/>
        <w:t>http://search.proquest.com.proxy.bib.uottawa.ca/hnpglobeandmail/docview/1141842778/abstract/8B64EAA87F1E429BPQ/5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anadian Press. 1998. “Former Quebec Liberal Helped Create BQ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une 29. </w:t>
      </w:r>
      <w:r>
        <w:rPr>
          <w:rFonts w:ascii="Times New Roman" w:eastAsia="Times New Roman" w:hAnsi="Times New Roman" w:cs="Times New Roman"/>
          <w:i/>
        </w:rPr>
        <w:t>http://search.proquest.com/hnpglobeandmail/docview/1143401705/abstract/B93C4552C1BF4B8F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anadian Press. 2014. “New Democrat MP Jean-François Larose Joins New Quebec-Only Party.” </w:t>
      </w:r>
      <w:r>
        <w:rPr>
          <w:rFonts w:ascii="Times New Roman" w:eastAsia="Times New Roman" w:hAnsi="Times New Roman" w:cs="Times New Roman"/>
          <w:i/>
          <w:iCs/>
        </w:rPr>
        <w:t>Global News</w:t>
      </w:r>
      <w:r>
        <w:rPr>
          <w:rFonts w:ascii="Times New Roman" w:eastAsia="Times New Roman" w:hAnsi="Times New Roman" w:cs="Times New Roman"/>
        </w:rPr>
        <w:t>, October 21. h</w:t>
      </w:r>
      <w:r>
        <w:rPr>
          <w:rFonts w:ascii="Times New Roman" w:eastAsia="Times New Roman" w:hAnsi="Times New Roman" w:cs="Times New Roman"/>
          <w:i/>
        </w:rPr>
        <w:t>ttp://globalnews.ca/news/1626644/new-democrat-mp-jean-francois-larose-joins-new-quebec-only-party/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CBC News</w:t>
      </w:r>
      <w:r>
        <w:rPr>
          <w:rFonts w:ascii="Times New Roman" w:eastAsia="Times New Roman" w:hAnsi="Times New Roman" w:cs="Times New Roman"/>
        </w:rPr>
        <w:t xml:space="preserve">. 2003. “BQ Expels Venne for Criticizing Duceppe,” February 6. </w:t>
      </w:r>
      <w:r>
        <w:rPr>
          <w:rFonts w:ascii="Times New Roman" w:eastAsia="Times New Roman" w:hAnsi="Times New Roman" w:cs="Times New Roman"/>
          <w:i/>
        </w:rPr>
        <w:t>http://www.cbc.ca/1.401425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CBC News</w:t>
      </w:r>
      <w:r>
        <w:rPr>
          <w:rFonts w:ascii="Times New Roman" w:eastAsia="Times New Roman" w:hAnsi="Times New Roman" w:cs="Times New Roman"/>
        </w:rPr>
        <w:t>. 2014. “Manon Perreault, NDP MP, Faces Criminal Charges,” June 6. http://www.cbc.ca/news/politics/manon-perreault-ndp-mp-faces-criminal-charges-1.2667523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Chase, Steven. 2013. “Conservative MP Quits Caucus, Faces Charges over Election Spending Limits.” </w:t>
      </w:r>
      <w:r>
        <w:rPr>
          <w:rFonts w:ascii="Times New Roman" w:eastAsia="Times New Roman" w:hAnsi="Times New Roman" w:cs="Times New Roman"/>
          <w:i/>
          <w:iCs/>
        </w:rPr>
        <w:t>The Globe and Mail (1936-Current); Toronto, Ont.</w:t>
      </w:r>
      <w:r>
        <w:rPr>
          <w:rFonts w:ascii="Times New Roman" w:eastAsia="Times New Roman" w:hAnsi="Times New Roman" w:cs="Times New Roman"/>
        </w:rPr>
        <w:t>, September 27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Clark, Campbell. 2002. “Bloc Whip Expected to Join ADQ Force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December 17, sec. Canada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lark, Campbell. 2003. “Martin Deals Major Blows to Bloc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December 3. </w:t>
      </w:r>
      <w:r>
        <w:rPr>
          <w:rFonts w:ascii="Times New Roman" w:eastAsia="Times New Roman" w:hAnsi="Times New Roman" w:cs="Times New Roman"/>
          <w:i/>
        </w:rPr>
        <w:t>http://search.proquest.com/hnpglobeandmail/docview/1369002792/abstract/19129449535D4703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Csillag, Ron. 2007. “Roch La Salle, 79 Politician: Unrelenting Scandal Brought down Grassroots Populist MP from Quebec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ugust 22, sec. Obituaries. </w:t>
      </w:r>
      <w:r>
        <w:rPr>
          <w:rFonts w:ascii="Times New Roman" w:eastAsia="Times New Roman" w:hAnsi="Times New Roman" w:cs="Times New Roman"/>
          <w:i/>
        </w:rPr>
        <w:t>http://search.proquest.com/hnpglobeandmail/docview/1412614380/abstract/B0B5E20C189B4320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urray, Bill. 2005. “Rebel NDP MP Loses Nomination Battle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October 17. </w:t>
      </w:r>
      <w:r>
        <w:rPr>
          <w:rFonts w:ascii="Times New Roman" w:eastAsia="Times New Roman" w:hAnsi="Times New Roman" w:cs="Times New Roman"/>
          <w:i/>
        </w:rPr>
        <w:t>http://www.theglobeandmail.com/news/national/rebel-ndp-mp-loses-nomination-battle/article1125424/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Curry, Bill. 2005. “Same-Sex Bill Straining Liberals: Talk of Election, Plots and Defections Swirl amid Open Opposition within the Rank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une 7, sec. Canada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411679837/abstract/FB0ABD156A2047D4PQ/7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Delacourt, Susan. 1990. “Veteran MP Quits Tory Caucus: ‘Blind Loyalty to Leader’ Endangering Party, Nowlan Say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November 22, sec. National News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Delacourt, Susan. 1994. “Bhaduria Says He Took Fall for PM: Ex-Member of Liberal Caucus Blames Reporters’ Ignorance for His Trouble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February 16, sec. National Affairs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143577776/abstract/C3779B635E834633PQ/2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lastRenderedPageBreak/>
        <w:t xml:space="preserve">Flaherty, Frank. 1949. “Pouliot No Longer An Independent, Plain Liberal Now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pril 30. </w:t>
      </w:r>
      <w:r>
        <w:rPr>
          <w:rFonts w:ascii="Times New Roman" w:eastAsia="Times New Roman" w:hAnsi="Times New Roman" w:cs="Times New Roman"/>
          <w:i/>
        </w:rPr>
        <w:t>http://search.proquest.com/hnpglobeandmail/docview/1316344114/abstract/966BFAAA93E4769PQ/5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Flanagan, Tom. 1999. “Man Overboard: Jake Hoeppner’s Ouster Makes It Five and Counting: THE PROVINCE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ugust 12, sec. Commentary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135378981/abstract/1B48863334DD48AD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Fraser, Graham. 1999. “NDP Left Reeling as MP Joins Torie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September 28, sec. National News. h</w:t>
      </w:r>
      <w:r>
        <w:rPr>
          <w:rFonts w:ascii="Times New Roman" w:eastAsia="Times New Roman" w:hAnsi="Times New Roman" w:cs="Times New Roman"/>
          <w:i/>
        </w:rPr>
        <w:t>ttp://search.proquest.com/hnpglobeandmail/docview/1135636036/abstract/4D79181EDD0C417F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Freeman, Alan. 1990a. “No Ripples in Tory Caucus over Suspension of Maverick MP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pril 6. </w:t>
      </w:r>
      <w:r>
        <w:rPr>
          <w:rFonts w:ascii="Times New Roman" w:eastAsia="Times New Roman" w:hAnsi="Times New Roman" w:cs="Times New Roman"/>
          <w:i/>
        </w:rPr>
        <w:t>http://search.proquest.com/hnpglobeandmail/docview/1144141708/abstract/9B638242D1524434PQ/9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Freeman, Alan.. 1990b. “Bouchard Quits, Warning ‘We Mean Business.’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May 23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151154566/abstract/5BD9E17D778E41CCPQ/8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Freeman, Alan and Howard Ross. 1990. “3 Quebec Tory MPs, 1 Liberal Quit over Rejection of Meech: Chance of Recognized Political Bloc in Common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une 27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151160301/abstract/4E08A99E7AB94CF8PQ/4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Galloway, Gloria. 2007a. “Tory MP Kicked out of Caucus over Budget Vote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June 6, sec. Canada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Galloway, Gloria. 2007b. “Comuzzi Joins The Tories: Liberal Dissident Denies Harper Bought His Loyalty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June 27, sec. News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Goldblatt, Murray. 1971. “Quits Liberal Fold, Hellyer Plans Move to Attack Policie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May 22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Gray, John. 1982. “Dissident MP Returns to PC Caucus, but Yurko Resiqnation Stuns Clark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anuary 29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240451835/abstract/5D7A00353E6F4326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Ha, Tu Thanh. 1997. “BQ Election Campaign Takes a Shot from QFL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May 1, sec. Election. </w:t>
      </w:r>
      <w:r>
        <w:rPr>
          <w:rFonts w:ascii="Times New Roman" w:eastAsia="Times New Roman" w:hAnsi="Times New Roman" w:cs="Times New Roman"/>
          <w:i/>
        </w:rPr>
        <w:t>http://search.proquest.com/hnpglobeandmail/docview/1140508396/abstract/A975F407299848FAPQ/4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Johnson, Ron C. 2012. “The Honourable Hazen Robert ARGUE.” </w:t>
      </w:r>
      <w:r>
        <w:rPr>
          <w:rFonts w:ascii="Times New Roman" w:eastAsia="Times New Roman" w:hAnsi="Times New Roman" w:cs="Times New Roman"/>
          <w:i/>
          <w:iCs/>
        </w:rPr>
        <w:t>Ancestry.Com</w:t>
      </w:r>
      <w:r>
        <w:rPr>
          <w:rFonts w:ascii="Times New Roman" w:eastAsia="Times New Roman" w:hAnsi="Times New Roman" w:cs="Times New Roman"/>
        </w:rPr>
        <w:t xml:space="preserve">. October 24. </w:t>
      </w:r>
      <w:r>
        <w:rPr>
          <w:rFonts w:ascii="Times New Roman" w:eastAsia="Times New Roman" w:hAnsi="Times New Roman" w:cs="Times New Roman"/>
          <w:i/>
        </w:rPr>
        <w:t>http://www.rootsweb.ancestry.com/~cansk/cemetery/RiversideOldCemetery/People/Politics/ARGUE%20Hazen%20Robert.htm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lastRenderedPageBreak/>
        <w:t xml:space="preserve">Johnson, William. 1974. “Campaigner’s Nightmare at Edmonton: The PM Encounters a Leather-Lunged, Steel-Nerved Heckler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une 13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239741757/abstract/F9FD263E372B45D9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aghi, Brian. 2002. “Six MPs Head Back to Alliance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April 11, sec. Canada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lang w:val="es-MX"/>
        </w:rPr>
      </w:pPr>
      <w:r>
        <w:rPr>
          <w:rFonts w:ascii="Times New Roman" w:eastAsia="Times New Roman" w:hAnsi="Times New Roman" w:cs="Times New Roman"/>
        </w:rPr>
        <w:t xml:space="preserve">Laghi, Brian. 2003. “Three Tories Refuse to Join New Party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December 9, sec. </w:t>
      </w:r>
      <w:r>
        <w:rPr>
          <w:rFonts w:ascii="Times New Roman" w:eastAsia="Times New Roman" w:hAnsi="Times New Roman" w:cs="Times New Roman"/>
          <w:lang w:val="es-MX"/>
        </w:rPr>
        <w:t xml:space="preserve">Canada. </w:t>
      </w:r>
      <w:r>
        <w:rPr>
          <w:rFonts w:ascii="Times New Roman" w:eastAsia="Times New Roman" w:hAnsi="Times New Roman" w:cs="Times New Roman"/>
          <w:i/>
          <w:lang w:val="es-MX"/>
        </w:rPr>
        <w:t>http://search.proquest.com.proxy.bib.uottawa.ca/hnpglobeandmail/docview/1369110998/abstract/936E7F7B0C0D4221PQ/5?accountid=14701</w:t>
      </w:r>
      <w:r>
        <w:rPr>
          <w:rFonts w:ascii="Times New Roman" w:eastAsia="Times New Roman" w:hAnsi="Times New Roman" w:cs="Times New Roman"/>
          <w:lang w:val="es-MX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aghi, Brian. 2004. “PM Nuts His Foot down: Exit Carolyn Parrish: Maverick MP Turfed from Caucus after Stomping Bush Doll Martin Decries MP’s ‘Unacceptable’ Antic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November 19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aghi, Brian and Simon Tuck. 2003. “Alliance-Tory Merger Hits Roadblock on Gay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November 28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eBlanc, Daniel. 1999. “Tory MP Defects to Liberals: Newfoundlander Gone, Party down to 18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ugust 14, sec. National News. </w:t>
      </w:r>
      <w:r>
        <w:rPr>
          <w:rFonts w:ascii="Times New Roman" w:eastAsia="Times New Roman" w:hAnsi="Times New Roman" w:cs="Times New Roman"/>
          <w:i/>
        </w:rPr>
        <w:t>http://search.proquest.com/hnpglobeandmail/docview/1400743066/abstract/4CC6D3B776A14AD8PQ/5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eBlanc, Daniel. 2001. “MP Resigns from Caucus over Driving Conviction: Liberal Member Sentenced to Open Custody for Leaving the Scene after Hitting Woman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December 15, sec. Politics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4a. “Hon. Lucien Lamoureux.” </w:t>
      </w:r>
      <w:r>
        <w:rPr>
          <w:rFonts w:ascii="Times New Roman" w:eastAsia="Times New Roman" w:hAnsi="Times New Roman" w:cs="Times New Roman"/>
          <w:i/>
          <w:iCs/>
        </w:rPr>
        <w:t>The Speakers of the Canadian House of Commons</w:t>
      </w:r>
      <w:r>
        <w:rPr>
          <w:rFonts w:ascii="Times New Roman" w:eastAsia="Times New Roman" w:hAnsi="Times New Roman" w:cs="Times New Roman"/>
        </w:rPr>
        <w:t xml:space="preserve">. Accessed March 3. </w:t>
      </w:r>
      <w:r>
        <w:rPr>
          <w:rFonts w:ascii="Times New Roman" w:eastAsia="Times New Roman" w:hAnsi="Times New Roman" w:cs="Times New Roman"/>
          <w:i/>
        </w:rPr>
        <w:t>http://www.parl.gc.ca/About/Parliament/Speakers/Hoc/sp-27Lamoureux-e.htm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7b. “Papineau, Quebec (1949-1988).” </w:t>
      </w:r>
      <w:r>
        <w:rPr>
          <w:rFonts w:ascii="Times New Roman" w:eastAsia="Times New Roman" w:hAnsi="Times New Roman" w:cs="Times New Roman"/>
          <w:i/>
          <w:iCs/>
        </w:rPr>
        <w:t>History of Federal Ridings since 1867</w:t>
      </w:r>
      <w:r>
        <w:rPr>
          <w:rFonts w:ascii="Times New Roman" w:eastAsia="Times New Roman" w:hAnsi="Times New Roman" w:cs="Times New Roman"/>
        </w:rPr>
        <w:t xml:space="preserve">. Accessed June 6.  </w:t>
      </w:r>
      <w:r>
        <w:rPr>
          <w:rFonts w:ascii="Times New Roman" w:eastAsia="Times New Roman" w:hAnsi="Times New Roman" w:cs="Times New Roman"/>
          <w:i/>
        </w:rPr>
        <w:t>https://lop.parl.ca/About/Parliament/FederalRidingsHistory/hfer.asp?Include=Y&amp;Language=E&amp;rid=532&amp;Search=Det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c. “PARLINFO - Parliamentarian File - Complete File - BENIDICKSON, The Hon. William Moore, P.C., B.A., LL.B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 ———. 2014d. “PARLINFO - Parliamentarian File - Complete File - BOULANGER, Samuel, B.S.A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 . http://www.parl.gc.ca/parlinfo/Files/Parliamentarian.aspx?Item=b0a24620-b358-4dbf-8a1a-9af283f2a727&amp;Language=E&amp;Section=ALL. Accessed February 26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e. “PARLINFO - Parliamentarian File - Complete File - BRUNEAU, Raymond, B.A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c985ef5d-52f4-42ac-8a93-7e64e67a719f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lastRenderedPageBreak/>
        <w:t xml:space="preserve">Library of Parliament. 2017f. “PARLINFO - Parliamentarian File - Complete File - CÔTÉ, Antoine-Philéas, LL.B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4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6f0197e2-0149-4157-9342-305d19dedef2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g. “PARLINFO - Parliamentarian File - Complete File - COURTEMANCHE, The Hon. Henri, P.C., B.A., LL.B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1d4d038a-aefe-49a4-9186-aa1defc70ccd&amp;Language=E&amp;Section=ALL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4h. “PARLINFO - Parliamentarian File - Complete File - DION, Joseph-Alfred, Q.C., LL.B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1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c84ef06e-c54c-4cb1-b0db-a2d28363151f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7i. “PARLINFO - Parliamentarian File - Complete File - GARIÉPY, Wilfrid, Q.C., B.A., B.C.L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6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27f02688-aab1-4f8b-952a-9eb6eadfdcfb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4j. “PARLINFO - Parliamentarian File - Complete File - GLEN, The Hon. James Allison, P.C., K.C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2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fee51984-decd-4fbd-be78-fd0f9139c226&amp;Language=E&amp;Section=ALL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4k. “PARLINFO - Parliamentarian File - Complete File - HAMEL, Joseph-Irénée-René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2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D5718E82-6D02-4656-8D03-BB9F9B5D5C86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l. “PARLINFO - Parliamentarian File - Complete File - HÉON, Georges-Henri, Q.C., B.A., LL.M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2e477da1-1cf7-4b06-980c-a17167534926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4m. “PARLINFO - Parliamentarian File - Complete File - JANELLE, Richard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3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63f3f982-68c0-4d58-91a8-75fa11691181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4n. “PARLINFO - Parliamentarian File - Complete File - LEDUC, Edgar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3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2726614c-7f9d-415f-a483-3629d5d0cf87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4o. “PARLINFO - Parliamentarian File - Complete File - MACKENZIE, Hugh Alexander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</w:t>
      </w:r>
      <w:r>
        <w:rPr>
          <w:rFonts w:ascii="Times New Roman" w:eastAsia="Times New Roman" w:hAnsi="Times New Roman" w:cs="Times New Roman"/>
        </w:rPr>
        <w:lastRenderedPageBreak/>
        <w:t xml:space="preserve">Accessed March 3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8cf4c9d2-88c2-4c4a-b5d5-2a6c5bcebc07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p. “PARLINFO - Parliamentarian File - Complete File - MARTIN, The Hon. Dr. Keith P., P.C., B.Sc., M.D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c0377f5d-9a2b-4831-919c-8f5553270c2c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7q. “PARLINFO - Parliamentarian File - Complete File - MASSÉ, Arthur, B.A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5e9359f6-0878-45df-baf3-9faa771f9780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4r. “PARLINFO - Parliamentarian File - Complete File - MEUNIER, Adrien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4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a5734e52-6857-4c64-8905-6efed6fe1d06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4s. “PARLINFO - Parliamentarian File - Complete File - OLSON, The Hon. Horace Andrew (Bud), P.C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4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af0c867e-b570-40f2-b26a-5d005e6d5a98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4t. “PARLINFO - Parliamentarian File - Complete File - PESCHISOLIDO, Joe, B.A., LL.B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4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f9d84c5f-5f2a-4d2b-9a6a-ac01c1adccf3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u. “PARLINFO - Parliamentarian File - Complete File - REID, The Hon. John Mercer, P.C., B.A., M.A., Ph.D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8cd6c785-293e-4f33-8d82-a119256eca2d&amp;Language=E&amp;Section=ALL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v. “PARLINFO - Parliamentarian File - Federal Experience - BRISON, The Hon. Scott, P.C., B.Comm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y 22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6D680702-120B-4BCF-8DA9-AAE3E38CA0CF&amp;Language=&amp;Section=FederalExperienc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7w. “PARLINFO - Parliamentarian File - Federal Experience - DORION, Frédéric, Q.C., B.A., LL.L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e3b05247-eaf8-4bc8-b048-0ea09d9b696c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x. “PARLINFO - Parliamentarian File - Federal Experience - EMERSON, The Hon. David, P.C., B.A., M.A., PhD.” </w:t>
      </w:r>
      <w:r>
        <w:rPr>
          <w:rFonts w:ascii="Times New Roman" w:eastAsia="Times New Roman" w:hAnsi="Times New Roman" w:cs="Times New Roman"/>
          <w:i/>
          <w:iCs/>
        </w:rPr>
        <w:t xml:space="preserve">Parliament of Canada; ParlInfo </w:t>
      </w:r>
      <w:r>
        <w:rPr>
          <w:rFonts w:ascii="Times New Roman" w:eastAsia="Times New Roman" w:hAnsi="Times New Roman" w:cs="Times New Roman"/>
          <w:i/>
          <w:iCs/>
        </w:rPr>
        <w:lastRenderedPageBreak/>
        <w:t>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85886045-07C9-473A-AC7E-FEEBA2B7230C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y. “PARLINFO - Parliamentarian File - Federal Experience - HORNER, The Hon. John (Jack) Henry, P.C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00163189-b2e2-4300-9100-81f7d68a7930&amp;Language=E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7z. “PARLINFO - Parliamentarian File - Federal Experience - LACROIX, Wilfrid, F.R.A.I.C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4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47a6a353-0ea9-42e7-b5de-7445d28f3586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4aa. “PARLINFO - Parliamentarian File - Federal Experience - LOISELLE, Gérard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3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3c8558d4-2824-405e-99e9-65613d269bb4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ab. “PARLINFO - Parliamentarian File - Federal Experience - MAJOR, William Joseph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d8285dc6-bb1e-42d3-a446-ff7584368605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4ac. “PARLINFO - Parliamentarian File - Federal Experience - MONGRAIN, Joseph-Alfred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4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61718733-a84f-4b22-924c-d45fe378b2b0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Library of Parliament. 2017ad. “PARLINFO - Parliamentarian File - Federal Experience - PANKIW, Jim, B.Sc., D.C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5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38a85dfb-6380-4740-9325-ec14b610590a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 2014ae. “PARLINFO - Parliamentarian File - Federal Experience - PINARD, Joseph Albert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4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f2151799-091b-4f4f-800b-80f306ab2ad9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7af. “PARLINFO - Parliamentarian File - Federal Experience - STRONACH, The Hon. Belinda, P.C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June 3. </w:t>
      </w:r>
      <w:r>
        <w:rPr>
          <w:rFonts w:ascii="Times New Roman" w:eastAsia="Times New Roman" w:hAnsi="Times New Roman" w:cs="Times New Roman"/>
          <w:i/>
        </w:rPr>
        <w:t>https://lop.parl.ca/ParlInfo/Files/Parliamentarian.aspx?Item=78cbea60-90f3-4f15-88d2-a32c0b74026a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lastRenderedPageBreak/>
        <w:t xml:space="preserve">Library of Parliament. 2014ag. “PARLINFO - Parliamentarian File - Federal Experience - THOMPSON, Robert Norman, O.C., B.Sc., D.C., F.R.G.S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4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124d5348-2f63-4e80-910e-78d16dfc5b72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ibrary of Parliament. 2014ah. “PARLINFO - Parliamentarian File - Federal Experience - WEIR, William Gilbert, B.S.A.” </w:t>
      </w:r>
      <w:r>
        <w:rPr>
          <w:rFonts w:ascii="Times New Roman" w:eastAsia="Times New Roman" w:hAnsi="Times New Roman" w:cs="Times New Roman"/>
          <w:i/>
          <w:iCs/>
        </w:rPr>
        <w:t>Parliament of Canada; ParlInfo Parliamentarian File</w:t>
      </w:r>
      <w:r>
        <w:rPr>
          <w:rFonts w:ascii="Times New Roman" w:eastAsia="Times New Roman" w:hAnsi="Times New Roman" w:cs="Times New Roman"/>
        </w:rPr>
        <w:t xml:space="preserve">. Accessed March 4. </w:t>
      </w:r>
      <w:r>
        <w:rPr>
          <w:rFonts w:ascii="Times New Roman" w:eastAsia="Times New Roman" w:hAnsi="Times New Roman" w:cs="Times New Roman"/>
          <w:i/>
        </w:rPr>
        <w:t>http://www.parl.gc.ca/parlinfo/Files/Parliamentarian.aspx?Item=%7bE6F6CA3D-7061-43DB-9BD0-9BA97FB7B4C1%7d&amp;Language=E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MacGregor, Roy. 2005. “As the Scandal Continues, Our Tolerance Is Beginning to Look More like Apathy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pril 11. </w:t>
      </w:r>
      <w:r>
        <w:rPr>
          <w:rFonts w:ascii="Times New Roman" w:eastAsia="Times New Roman" w:hAnsi="Times New Roman" w:cs="Times New Roman"/>
          <w:i/>
        </w:rPr>
        <w:t>http://search.proquest.com/hnpglobeandmail/docview/1371105216/abstract/FEF70C03551C4D66PQ/13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Martin, Sandra. 2005. “Chuck Cadman, Independent Mp, 1948-2005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July 11, sec. Obituaries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Mas, Susana. 2013a. “Maria Mourani, Expelled Bloc MP, Quits the Party.” </w:t>
      </w:r>
      <w:r>
        <w:rPr>
          <w:rFonts w:ascii="Times New Roman" w:eastAsia="Times New Roman" w:hAnsi="Times New Roman" w:cs="Times New Roman"/>
          <w:i/>
          <w:iCs/>
        </w:rPr>
        <w:t>CBC News</w:t>
      </w:r>
      <w:r>
        <w:rPr>
          <w:rFonts w:ascii="Times New Roman" w:eastAsia="Times New Roman" w:hAnsi="Times New Roman" w:cs="Times New Roman"/>
        </w:rPr>
        <w:t>, September 13.</w:t>
      </w:r>
      <w:r>
        <w:rPr>
          <w:rFonts w:ascii="Times New Roman" w:eastAsia="Times New Roman" w:hAnsi="Times New Roman" w:cs="Times New Roman"/>
          <w:i/>
        </w:rPr>
        <w:t xml:space="preserve"> http://www.cbc.ca/1.1828707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Mas, Susana. 2013b. “Thunder Bay MP Bruce Hyer Joins Green Party, Doubles Caucus,” December 13. </w:t>
      </w:r>
      <w:r>
        <w:rPr>
          <w:rFonts w:ascii="Times New Roman" w:eastAsia="Times New Roman" w:hAnsi="Times New Roman" w:cs="Times New Roman"/>
          <w:i/>
        </w:rPr>
        <w:t>http://www.cbc.ca/1.2462983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Mas, Susana. 2014a. “NDP Loses MP over Mideast Conflict Position.” </w:t>
      </w:r>
      <w:r>
        <w:rPr>
          <w:rFonts w:ascii="Times New Roman" w:eastAsia="Times New Roman" w:hAnsi="Times New Roman" w:cs="Times New Roman"/>
          <w:i/>
          <w:iCs/>
        </w:rPr>
        <w:t>CBC News</w:t>
      </w:r>
      <w:r>
        <w:rPr>
          <w:rFonts w:ascii="Times New Roman" w:eastAsia="Times New Roman" w:hAnsi="Times New Roman" w:cs="Times New Roman"/>
        </w:rPr>
        <w:t>, August 20.</w:t>
      </w:r>
      <w:r>
        <w:rPr>
          <w:rFonts w:ascii="Times New Roman" w:eastAsia="Times New Roman" w:hAnsi="Times New Roman" w:cs="Times New Roman"/>
          <w:i/>
        </w:rPr>
        <w:t xml:space="preserve"> http://www.cbc.ca/news/politics/quebec-ndp-mp-sana-hassainia-defects-over-mideast-position-1.2741847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Mas, Susana. 2014b. “André Bellavance Quits the Bloc to Sit as an Independent.” </w:t>
      </w:r>
      <w:r>
        <w:rPr>
          <w:rFonts w:ascii="Times New Roman" w:eastAsia="Times New Roman" w:hAnsi="Times New Roman" w:cs="Times New Roman"/>
          <w:i/>
          <w:iCs/>
        </w:rPr>
        <w:t>CBC News</w:t>
      </w:r>
      <w:r>
        <w:rPr>
          <w:rFonts w:ascii="Times New Roman" w:eastAsia="Times New Roman" w:hAnsi="Times New Roman" w:cs="Times New Roman"/>
        </w:rPr>
        <w:t xml:space="preserve">, August 25. </w:t>
      </w:r>
      <w:r>
        <w:rPr>
          <w:rFonts w:ascii="Times New Roman" w:eastAsia="Times New Roman" w:hAnsi="Times New Roman" w:cs="Times New Roman"/>
          <w:i/>
        </w:rPr>
        <w:t>http://www.cbc.ca/news/politics/andré-bellavance-quits-the-bloc-to-sit-as-an-independent-1.2746057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McKeown, Robert. 1965. “He’s Witty and Unpredictable, and His Kootenay Constituents Have Kept Him in Office for 20 Years.” </w:t>
      </w:r>
      <w:r>
        <w:rPr>
          <w:rFonts w:ascii="Times New Roman" w:eastAsia="Times New Roman" w:hAnsi="Times New Roman" w:cs="Times New Roman"/>
          <w:i/>
          <w:iCs/>
        </w:rPr>
        <w:t>Vancouver Sun</w:t>
      </w:r>
      <w:r>
        <w:rPr>
          <w:rFonts w:ascii="Times New Roman" w:eastAsia="Times New Roman" w:hAnsi="Times New Roman" w:cs="Times New Roman"/>
        </w:rPr>
        <w:t>, September 18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Newman, Donald. 1968. “Liberals Dump Ralph Gowan in High Park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May 1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Ottawa Bureau, Globe and Mail. 1978. “The Ottawa Scene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March 13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Ottawa Bureau, Globe and Mail. 1979. “Liberals Trying to Keep Leadership Votes Uncommitted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December 6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Picard, Andre. 1992. “Bloc’s Lapierre Quits Politics, Joins Law Firm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uly 22, sec. National News. </w:t>
      </w:r>
      <w:r>
        <w:rPr>
          <w:rFonts w:ascii="Times New Roman" w:eastAsia="Times New Roman" w:hAnsi="Times New Roman" w:cs="Times New Roman"/>
          <w:i/>
        </w:rPr>
        <w:t>http://search.proquest.com/hnpglobeandmail/docview/1151545992/abstract/CBEE6445EA114161PQ/1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Pobuer, Patricia. 1992. “MP Charged with Breach of Trust, Sex Assault: Police Case against Quebec Conservative Involves Boys under 18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pril 3, sec. National News. </w:t>
      </w:r>
      <w:r>
        <w:rPr>
          <w:rFonts w:ascii="Times New Roman" w:eastAsia="Times New Roman" w:hAnsi="Times New Roman" w:cs="Times New Roman"/>
          <w:i/>
        </w:rPr>
        <w:lastRenderedPageBreak/>
        <w:t>http://search.proquest.com.proxy.bib.uottawa.ca/hnpglobeandmail/docview/1151541979/abstract/B094D14363DB4A0APQ/2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Poirier, Patricia. 1988a. “Quebec MP Turns down Offer to Run as Liberal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ugust 26, sec. National. </w:t>
      </w:r>
      <w:r>
        <w:rPr>
          <w:rFonts w:ascii="Times New Roman" w:eastAsia="Times New Roman" w:hAnsi="Times New Roman" w:cs="Times New Roman"/>
          <w:i/>
        </w:rPr>
        <w:t>http://search.proquest.com/hnpglobeandmail/docview/1237238522/abstract/C75597A7A7474A3FPQ/4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Poirier, Patricia. 1988b. “Blais-Grenier Relishes Role as Tory Rebel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September 5, sec. National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238358809/abstract/7516B4521BC84D4A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Poirier, Patricia. 1991. “Defection Hailed by Bloc: Bouchard Sees Venne as Antidote for Party’s Macho Image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ugust 13, sec. National. </w:t>
      </w:r>
      <w:r>
        <w:rPr>
          <w:rFonts w:ascii="Times New Roman" w:eastAsia="Times New Roman" w:hAnsi="Times New Roman" w:cs="Times New Roman"/>
          <w:i/>
        </w:rPr>
        <w:t>http://search.proquest.com/hnpglobeandmail/docview/1143913778/abstract/B5154A223E9049E9PQ/8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Postmedia News. 2012. “‘They Voted for Jack Layton. Jack Layton Is Dead,’ Former NDP MP Says on Move to Liberals.” </w:t>
      </w:r>
      <w:r>
        <w:rPr>
          <w:rFonts w:ascii="Times New Roman" w:eastAsia="Times New Roman" w:hAnsi="Times New Roman" w:cs="Times New Roman"/>
          <w:i/>
          <w:iCs/>
        </w:rPr>
        <w:t>National Post</w:t>
      </w:r>
      <w:r>
        <w:rPr>
          <w:rFonts w:ascii="Times New Roman" w:eastAsia="Times New Roman" w:hAnsi="Times New Roman" w:cs="Times New Roman"/>
        </w:rPr>
        <w:t xml:space="preserve">, January 10. </w:t>
      </w:r>
      <w:r>
        <w:rPr>
          <w:rFonts w:ascii="Times New Roman" w:eastAsia="Times New Roman" w:hAnsi="Times New Roman" w:cs="Times New Roman"/>
          <w:i/>
        </w:rPr>
        <w:t>http://news.nationalpost.com/2012/01/10/quebec-mp-lise-st-denis-defects-from-ndp-to-liberals/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lang w:val="es-MX"/>
        </w:rPr>
        <w:t xml:space="preserve">Radio-Canada. 2009. “Retour Sur La Scène Politique | ICI.Radio-Canada.Ca.” </w:t>
      </w:r>
      <w:r>
        <w:rPr>
          <w:rFonts w:ascii="Times New Roman" w:eastAsia="Times New Roman" w:hAnsi="Times New Roman" w:cs="Times New Roman"/>
          <w:i/>
          <w:iCs/>
        </w:rPr>
        <w:t>Radio-Canada</w:t>
      </w:r>
      <w:r>
        <w:rPr>
          <w:rFonts w:ascii="Times New Roman" w:eastAsia="Times New Roman" w:hAnsi="Times New Roman" w:cs="Times New Roman"/>
        </w:rPr>
        <w:t xml:space="preserve">, August 13. </w:t>
      </w:r>
      <w:r>
        <w:rPr>
          <w:rFonts w:ascii="Times New Roman" w:eastAsia="Times New Roman" w:hAnsi="Times New Roman" w:cs="Times New Roman"/>
          <w:i/>
        </w:rPr>
        <w:t>http://www.radio-canada.ca/regions/saguenay-lac/2009/08/13/002-bujold_candidature.shtml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Reinhart, Anthony and Gloria Galloway. 2010. “Rise and Fall: A Political Career Gone Astray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April 10, sec. News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Roberts, David. 2000. “MP Jack Ramsay Gets Nine-Month Jail Term: Sentence for Attempted Rape of Teen 30 Years Ago Called Lenient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May 5, sec. News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125021828/abstract/EC6EA48CBF9F4B80PQ/2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eale, Lewis. 1967. “Just One Big Family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une 17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270271692/abstract/DE31BCADD9334465PQ/2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eguin, Rheal. 2002. “Parizeau Assails PQ over Deal with Native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ugust 29. </w:t>
      </w:r>
      <w:r>
        <w:rPr>
          <w:rFonts w:ascii="Times New Roman" w:eastAsia="Times New Roman" w:hAnsi="Times New Roman" w:cs="Times New Roman"/>
          <w:i/>
        </w:rPr>
        <w:t>http://search.proquest.com/hnpglobeandmail/docview/1357058619/abstract/5CFAEE7E7C4B43F6PQ/13?accountid=14701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impson, Jeffrey. 1979. “Criticizes Liberal Policies, MP Crosses Floor to Torie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March 8. </w:t>
      </w:r>
      <w:r>
        <w:rPr>
          <w:rFonts w:ascii="Times New Roman" w:eastAsia="Times New Roman" w:hAnsi="Times New Roman" w:cs="Times New Roman"/>
          <w:i/>
        </w:rPr>
        <w:t>http://search.proquest.com/hnpglobeandmail/docview/1239260391/abstract/437452D7419440B4PQ/10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impson, Jeffrey. 2000. “There’s Nothing like a Good Stab in the Back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September 13, sec. Comments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125160562/abstract/AEB6C5B4FFB64AB5PQ/4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lastRenderedPageBreak/>
        <w:t xml:space="preserve">Simpson, Jeffrey. 2004. “Can John Bryden Stay Afloat in Strange Waters?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March 9, sec. Comment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368501558/abstract/4E53E2C337A94702PQ/1?accountid=14701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impson, Jeffrey and Marina Strauss. 1978. “Richardson Quits over PM’s Plans for Constitution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June 28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tevens, Geoffrey. 1966. “Labor-Loving Liberals - That’s Party’s New Pitch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July 28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impson, Jeffrey. 1968. “Churchill Quits Conservatives over Confidence Debate; Will Sit as Independent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February 28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242202183/abstract/5E74942B03604E4EPQ/24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. 1942a. “More Liberals From Quebec Tell Commons They Oppose Conscription for Overseas,” February 13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. 1942b. “Cardin Takes a Walk,” May 13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356060125/abstract/5C8B6205723D42F2PQ/1?accountid=14701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. 1944a. “Thinks War Effort Too Strong, M.P to Leave Liberal Ranks,” February 14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. 1944b. “Third M.P. May Run in Quebec,” July 8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. 1944c. “Arsenault Quits Party Office; Blames Influence of Clique,” July 3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. 1948. “Lucien Dubois, MP: Farmer Had Represented Quebec Riding 18 Years,” November 9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412093268/citation/AB8C1DB980B041FE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. 1952. “The Case of Mr. Sinnott,” October 13. </w:t>
      </w:r>
      <w:r>
        <w:rPr>
          <w:rFonts w:ascii="Times New Roman" w:eastAsia="Times New Roman" w:hAnsi="Times New Roman" w:cs="Times New Roman"/>
          <w:i/>
        </w:rPr>
        <w:t>http://search.proquest.com/hnpglobeandmail/docview/1287278457/abstract/57DB9924F60C4E7BPQ/3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. 1956. “Monetary System a Puzzle, Reason Thatcher Not Socred,” October 18. </w:t>
      </w:r>
      <w:r>
        <w:rPr>
          <w:rFonts w:ascii="Times New Roman" w:eastAsia="Times New Roman" w:hAnsi="Times New Roman" w:cs="Times New Roman"/>
          <w:i/>
        </w:rPr>
        <w:t>http://search.proquest.com/hnpglobeandmail/docview/1289165856/abstract/60B8830CD3E4E19PQ/4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. 1964. “Robarts Sorry PCs May Lose Leon Balcer,” December 23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316273247/abstract/B0104D17F6BF4CD8PQ/2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. 1965. “Quebec Tory Defector Decides To Quit Politics at Federal Level,” September 18, sec. Campaign Report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  <w:i/>
          <w:iCs/>
        </w:rPr>
        <w:lastRenderedPageBreak/>
        <w:t>The Globe and Mail</w:t>
      </w:r>
      <w:r>
        <w:rPr>
          <w:rFonts w:ascii="Times New Roman" w:eastAsia="Times New Roman" w:hAnsi="Times New Roman" w:cs="Times New Roman"/>
        </w:rPr>
        <w:t xml:space="preserve">. 1978. “Schumacher Says He’ll Drop PC Affiliation,” February 27. </w:t>
      </w:r>
      <w:r>
        <w:rPr>
          <w:rFonts w:ascii="Times New Roman" w:eastAsia="Times New Roman" w:hAnsi="Times New Roman" w:cs="Times New Roman"/>
          <w:i/>
        </w:rPr>
        <w:t>http://search.proquest.com/hnpglobeandmail/docview/1238207690/abstract/1A50E87235974916PQ/7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. 1999. “Drunk Charges Against MP Stayed,” September 14, sec. National News. </w:t>
      </w:r>
      <w:r>
        <w:rPr>
          <w:rFonts w:ascii="Times New Roman" w:eastAsia="Times New Roman" w:hAnsi="Times New Roman" w:cs="Times New Roman"/>
          <w:i/>
        </w:rPr>
        <w:t>http://search.proquest.com/hnpglobeandmail/docview/1135531358/abstract/739CA162563C4ED4PQ/1?accountid=14701.</w:t>
      </w:r>
    </w:p>
    <w:p w:rsidR="00BB1031" w:rsidRP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lang w:val="es-MX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. 2005. “Francois Gerin, 60,” April 6, sec. </w:t>
      </w:r>
      <w:r w:rsidRPr="00BB1031">
        <w:rPr>
          <w:rFonts w:ascii="Times New Roman" w:eastAsia="Times New Roman" w:hAnsi="Times New Roman" w:cs="Times New Roman"/>
          <w:lang w:val="es-MX"/>
        </w:rPr>
        <w:t xml:space="preserve">Obituaries. </w:t>
      </w:r>
      <w:r w:rsidRPr="00BB1031">
        <w:rPr>
          <w:rFonts w:ascii="Times New Roman" w:eastAsia="Times New Roman" w:hAnsi="Times New Roman" w:cs="Times New Roman"/>
          <w:i/>
          <w:lang w:val="es-MX"/>
        </w:rPr>
        <w:t>http://search.proquest.com.proxy.bib.uottawa.ca/hnpglobeandmail/docview/1366061132/citation/4726F2188F1749C1PQ/1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. 2006. “Ejecting Garth Turner,” October 20, sec. Comment. </w:t>
      </w:r>
      <w:r>
        <w:rPr>
          <w:rFonts w:ascii="Times New Roman" w:eastAsia="Times New Roman" w:hAnsi="Times New Roman" w:cs="Times New Roman"/>
          <w:i/>
        </w:rPr>
        <w:t>http://search.proquest.com/hnpglobeandmail/docview/1412702123/citation/7EBA0A9CD9624E1EPQ/6?accountid=14701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. 2007. “Thibault Quits, Cites ‘Intransigent’ Duceppe,” April 13, sec. Canada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. 2013. “Taking the Bloc’s Bait,” March 8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Unland, Karen. 1997. “Bloc MP Tapped Phone, Will Resign from Caucus: Departure Reduces Separatist Party’s Hold on Official Opposition Status to One Seat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February 25, sec. National News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Valpy, Michael. 2007. “Why Dion Is Losing No Sleep over Losing ‘Wigid.’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January 13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Westall, Stanley. 1964. “2 Quebec Socreds Join PCs, Balcer Negotiates Defection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April 24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282683604/abstract/FB9BDB60B67E42F8PQ/4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Westall, Stanley. 1965. “PM Fires Minister: Dupuis Defends Conduct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anuary 23. </w:t>
      </w:r>
      <w:r>
        <w:rPr>
          <w:rFonts w:ascii="Times New Roman" w:eastAsia="Times New Roman" w:hAnsi="Times New Roman" w:cs="Times New Roman"/>
          <w:i/>
        </w:rPr>
        <w:t>http://search.proquest.com.proxy.bib.uottawa.ca/hnpglobeandmail/docview/1313722761/abstract/2635D6709C344F66PQ/6?accountid=14701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Wills, Terrance. 1972. “Lachine Member Crosses Commons Floor: Liberal Criticizes Trudeau Jobless Policy in Joing Tories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March 14. </w:t>
      </w:r>
      <w:r>
        <w:rPr>
          <w:rFonts w:ascii="Times New Roman" w:eastAsia="Times New Roman" w:hAnsi="Times New Roman" w:cs="Times New Roman"/>
          <w:i/>
        </w:rPr>
        <w:t>http://search.proquest.com/hnpglobeandmail/docview/1241508691/abstract/58D926ECE8944787PQ/3?accountid=14701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Wingrove, Josh, Bill Curry, and Chris Hannay. 2014. “Trudeau Suspends Two MPs over ‘Personal Misconduct’ Allegations - The Globe and Mail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November 5. </w:t>
      </w:r>
      <w:r>
        <w:rPr>
          <w:rFonts w:ascii="Times New Roman" w:eastAsia="Times New Roman" w:hAnsi="Times New Roman" w:cs="Times New Roman"/>
          <w:i/>
        </w:rPr>
        <w:t>https://www.theglobeandmail.com/news/politics/liberals-suspend-two-mps-over-personal-misconduct-allegations/article21453310/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Winsor, Hugh. 1988. “Bright Light Flickers: Don Johnston Limps down The Hill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 xml:space="preserve">, January 23, sec. Canada. </w:t>
      </w:r>
      <w:r>
        <w:rPr>
          <w:rFonts w:ascii="Times New Roman" w:eastAsia="Times New Roman" w:hAnsi="Times New Roman" w:cs="Times New Roman"/>
          <w:i/>
        </w:rPr>
        <w:t>http://search.proquest.com/hnpglobeandmail/docview/1237382919/abstract/86F9A1A0804F4725PQ/8?accountid=14701</w:t>
      </w:r>
      <w:r>
        <w:rPr>
          <w:rFonts w:ascii="Times New Roman" w:eastAsia="Times New Roman" w:hAnsi="Times New Roman" w:cs="Times New Roman"/>
        </w:rPr>
        <w:t>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lastRenderedPageBreak/>
        <w:t xml:space="preserve">Winsor, Hugh. 1996. “Chretien Gives Nunziata the Boot: Removal from Caucus Serves as Warning to Liberal Dissidents Not to Challenge Too Strongly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April 23.</w:t>
      </w:r>
    </w:p>
    <w:p w:rsidR="00BB1031" w:rsidRDefault="00BB1031" w:rsidP="00BB1031">
      <w:pPr>
        <w:pStyle w:val="Bibliography"/>
        <w:spacing w:after="1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Winsor, Hugh. 1997. “New Bloc Boss Has Rocky Start: Duceppe Finds Pitfalls Lurking in His Own Ranks and across the Floor.” </w:t>
      </w:r>
      <w:r>
        <w:rPr>
          <w:rFonts w:ascii="Times New Roman" w:eastAsia="Times New Roman" w:hAnsi="Times New Roman" w:cs="Times New Roman"/>
          <w:i/>
          <w:iCs/>
        </w:rPr>
        <w:t>The Globe and Mail</w:t>
      </w:r>
      <w:r>
        <w:rPr>
          <w:rFonts w:ascii="Times New Roman" w:eastAsia="Times New Roman" w:hAnsi="Times New Roman" w:cs="Times New Roman"/>
        </w:rPr>
        <w:t>, March 18. http://search.proquest.com/hnpglobeandmail/docview/1140743608/abstract/1348D73F189C40F4PQ/3?accountid=14701.</w:t>
      </w:r>
    </w:p>
    <w:p w:rsidR="00BB1031" w:rsidRDefault="00BB1031" w:rsidP="00BB103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:rsidR="000F2758" w:rsidRDefault="000F2758">
      <w:bookmarkStart w:id="0" w:name="_GoBack"/>
      <w:bookmarkEnd w:id="0"/>
    </w:p>
    <w:sectPr w:rsidR="000F275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1031"/>
    <w:rsid w:val="000F2758"/>
    <w:rsid w:val="00BB10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57CEC1A-085B-43F4-BEDE-7AC87B6391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1031"/>
    <w:pPr>
      <w:spacing w:after="0" w:line="240" w:lineRule="auto"/>
    </w:pPr>
    <w:rPr>
      <w:rFonts w:eastAsiaTheme="minorEastAs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B103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B1031"/>
    <w:pPr>
      <w:keepNext/>
      <w:keepLines/>
      <w:spacing w:line="480" w:lineRule="auto"/>
      <w:outlineLvl w:val="1"/>
    </w:pPr>
    <w:rPr>
      <w:rFonts w:ascii="Times New Roman" w:eastAsiaTheme="majorEastAsia" w:hAnsi="Times New Roman" w:cstheme="majorBidi"/>
      <w:bCs/>
      <w:szCs w:val="26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B1031"/>
    <w:pPr>
      <w:keepNext/>
      <w:keepLines/>
      <w:spacing w:line="480" w:lineRule="auto"/>
      <w:outlineLvl w:val="2"/>
    </w:pPr>
    <w:rPr>
      <w:rFonts w:ascii="Times New Roman" w:eastAsiaTheme="majorEastAsia" w:hAnsi="Times New Roman" w:cstheme="majorBidi"/>
      <w:b/>
      <w:bCs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B103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B1031"/>
    <w:rPr>
      <w:rFonts w:ascii="Times New Roman" w:eastAsiaTheme="majorEastAsia" w:hAnsi="Times New Roman" w:cstheme="majorBidi"/>
      <w:bCs/>
      <w:sz w:val="24"/>
      <w:szCs w:val="26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B1031"/>
    <w:rPr>
      <w:rFonts w:ascii="Times New Roman" w:eastAsiaTheme="majorEastAsia" w:hAnsi="Times New Roman" w:cstheme="majorBidi"/>
      <w:b/>
      <w:bCs/>
      <w:i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BB1031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B1031"/>
    <w:rPr>
      <w:color w:val="954F72" w:themeColor="followedHyperlink"/>
      <w:u w:val="single"/>
    </w:rPr>
  </w:style>
  <w:style w:type="paragraph" w:customStyle="1" w:styleId="msonormal0">
    <w:name w:val="msonormal"/>
    <w:basedOn w:val="Normal"/>
    <w:uiPriority w:val="99"/>
    <w:rsid w:val="00BB1031"/>
    <w:pPr>
      <w:spacing w:before="100" w:beforeAutospacing="1" w:after="100" w:afterAutospacing="1"/>
    </w:pPr>
    <w:rPr>
      <w:rFonts w:ascii="Times New Roman" w:eastAsiaTheme="minorHAnsi" w:hAnsi="Times New Roman" w:cs="Times New Roman"/>
      <w:lang w:val="en-GB" w:eastAsia="en-GB"/>
    </w:rPr>
  </w:style>
  <w:style w:type="paragraph" w:styleId="NormalWeb">
    <w:name w:val="Normal (Web)"/>
    <w:basedOn w:val="Normal"/>
    <w:uiPriority w:val="99"/>
    <w:semiHidden/>
    <w:unhideWhenUsed/>
    <w:rsid w:val="00BB1031"/>
    <w:pPr>
      <w:spacing w:before="100" w:beforeAutospacing="1" w:after="100" w:afterAutospacing="1"/>
    </w:pPr>
    <w:rPr>
      <w:rFonts w:ascii="Times New Roman" w:eastAsiaTheme="minorHAnsi" w:hAnsi="Times New Roman" w:cs="Times New Roman"/>
      <w:lang w:val="en-GB"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B1031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B1031"/>
    <w:rPr>
      <w:rFonts w:eastAsiaTheme="minorEastAsia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B103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B1031"/>
    <w:rPr>
      <w:rFonts w:eastAsiaTheme="minorEastAsia"/>
      <w:sz w:val="24"/>
      <w:szCs w:val="24"/>
    </w:rPr>
  </w:style>
  <w:style w:type="paragraph" w:styleId="Header">
    <w:name w:val="header"/>
    <w:basedOn w:val="Normal"/>
    <w:link w:val="HeaderChar"/>
    <w:uiPriority w:val="99"/>
    <w:semiHidden/>
    <w:unhideWhenUsed/>
    <w:rsid w:val="00BB1031"/>
    <w:pPr>
      <w:tabs>
        <w:tab w:val="center" w:pos="4320"/>
        <w:tab w:val="right" w:pos="8640"/>
      </w:tabs>
    </w:pPr>
    <w:rPr>
      <w:lang w:val="en-GB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BB1031"/>
    <w:rPr>
      <w:rFonts w:eastAsiaTheme="minorEastAsia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semiHidden/>
    <w:unhideWhenUsed/>
    <w:rsid w:val="00BB1031"/>
    <w:pPr>
      <w:tabs>
        <w:tab w:val="center" w:pos="4320"/>
        <w:tab w:val="right" w:pos="8640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BB1031"/>
    <w:rPr>
      <w:rFonts w:eastAsiaTheme="minorEastAsia"/>
      <w:sz w:val="24"/>
      <w:szCs w:val="24"/>
      <w:lang w:val="en-GB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BB1031"/>
    <w:pPr>
      <w:spacing w:after="200"/>
    </w:pPr>
    <w:rPr>
      <w:i/>
      <w:iCs/>
      <w:color w:val="44546A" w:themeColor="text2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B1031"/>
    <w:rPr>
      <w:lang w:val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B1031"/>
    <w:rPr>
      <w:rFonts w:eastAsiaTheme="minorEastAsia"/>
      <w:sz w:val="24"/>
      <w:szCs w:val="24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103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1031"/>
    <w:rPr>
      <w:rFonts w:eastAsiaTheme="minorEastAs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103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1031"/>
    <w:rPr>
      <w:rFonts w:ascii="Times New Roman" w:eastAsiaTheme="minorEastAsia" w:hAnsi="Times New Roman" w:cs="Times New Roman"/>
      <w:sz w:val="18"/>
      <w:szCs w:val="18"/>
    </w:rPr>
  </w:style>
  <w:style w:type="paragraph" w:styleId="Revision">
    <w:name w:val="Revision"/>
    <w:uiPriority w:val="99"/>
    <w:semiHidden/>
    <w:rsid w:val="00BB1031"/>
    <w:pPr>
      <w:spacing w:after="0" w:line="240" w:lineRule="auto"/>
    </w:pPr>
    <w:rPr>
      <w:rFonts w:eastAsiaTheme="minorEastAsia"/>
      <w:sz w:val="24"/>
      <w:szCs w:val="24"/>
    </w:rPr>
  </w:style>
  <w:style w:type="paragraph" w:styleId="ListParagraph">
    <w:name w:val="List Paragraph"/>
    <w:basedOn w:val="Normal"/>
    <w:uiPriority w:val="34"/>
    <w:qFormat/>
    <w:rsid w:val="00BB103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semiHidden/>
    <w:unhideWhenUsed/>
    <w:rsid w:val="00BB1031"/>
    <w:pPr>
      <w:ind w:left="720" w:hanging="720"/>
    </w:pPr>
  </w:style>
  <w:style w:type="paragraph" w:customStyle="1" w:styleId="p1">
    <w:name w:val="p1"/>
    <w:basedOn w:val="Normal"/>
    <w:uiPriority w:val="99"/>
    <w:rsid w:val="00BB1031"/>
    <w:rPr>
      <w:rFonts w:ascii="Helvetica" w:eastAsiaTheme="minorHAnsi" w:hAnsi="Helvetica" w:cs="Times New Roman"/>
      <w:color w:val="424879"/>
      <w:sz w:val="14"/>
      <w:szCs w:val="14"/>
      <w:lang w:val="en-GB" w:eastAsia="en-GB"/>
    </w:rPr>
  </w:style>
  <w:style w:type="paragraph" w:customStyle="1" w:styleId="p2">
    <w:name w:val="p2"/>
    <w:basedOn w:val="Normal"/>
    <w:uiPriority w:val="99"/>
    <w:rsid w:val="00BB1031"/>
    <w:pPr>
      <w:jc w:val="center"/>
    </w:pPr>
    <w:rPr>
      <w:rFonts w:ascii="Times New Roman" w:eastAsiaTheme="minorHAnsi" w:hAnsi="Times New Roman" w:cs="Times New Roman"/>
      <w:sz w:val="18"/>
      <w:szCs w:val="18"/>
    </w:rPr>
  </w:style>
  <w:style w:type="paragraph" w:customStyle="1" w:styleId="p3">
    <w:name w:val="p3"/>
    <w:basedOn w:val="Normal"/>
    <w:uiPriority w:val="99"/>
    <w:rsid w:val="00BB1031"/>
    <w:rPr>
      <w:rFonts w:ascii="Times New Roman" w:eastAsiaTheme="minorHAnsi" w:hAnsi="Times New Roman" w:cs="Times New Roman"/>
      <w:sz w:val="18"/>
      <w:szCs w:val="18"/>
    </w:rPr>
  </w:style>
  <w:style w:type="paragraph" w:customStyle="1" w:styleId="p4">
    <w:name w:val="p4"/>
    <w:basedOn w:val="Normal"/>
    <w:uiPriority w:val="99"/>
    <w:rsid w:val="00BB1031"/>
    <w:pPr>
      <w:jc w:val="center"/>
    </w:pPr>
    <w:rPr>
      <w:rFonts w:ascii="Times New Roman" w:eastAsiaTheme="minorHAnsi" w:hAnsi="Times New Roman" w:cs="Times New Roman"/>
      <w:sz w:val="18"/>
      <w:szCs w:val="18"/>
    </w:rPr>
  </w:style>
  <w:style w:type="paragraph" w:customStyle="1" w:styleId="p5">
    <w:name w:val="p5"/>
    <w:basedOn w:val="Normal"/>
    <w:uiPriority w:val="99"/>
    <w:rsid w:val="00BB1031"/>
    <w:rPr>
      <w:rFonts w:ascii="Times New Roman" w:eastAsiaTheme="minorHAnsi" w:hAnsi="Times New Roman" w:cs="Times New Roman"/>
      <w:sz w:val="15"/>
      <w:szCs w:val="15"/>
    </w:rPr>
  </w:style>
  <w:style w:type="character" w:styleId="FootnoteReference">
    <w:name w:val="footnote reference"/>
    <w:basedOn w:val="DefaultParagraphFont"/>
    <w:uiPriority w:val="99"/>
    <w:semiHidden/>
    <w:unhideWhenUsed/>
    <w:rsid w:val="00BB1031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BB1031"/>
    <w:rPr>
      <w:sz w:val="18"/>
      <w:szCs w:val="18"/>
    </w:rPr>
  </w:style>
  <w:style w:type="character" w:styleId="EndnoteReference">
    <w:name w:val="endnote reference"/>
    <w:basedOn w:val="DefaultParagraphFont"/>
    <w:uiPriority w:val="99"/>
    <w:semiHidden/>
    <w:unhideWhenUsed/>
    <w:rsid w:val="00BB1031"/>
    <w:rPr>
      <w:vertAlign w:val="superscript"/>
    </w:rPr>
  </w:style>
  <w:style w:type="character" w:customStyle="1" w:styleId="EndnoteTextChar1">
    <w:name w:val="Endnote Text Char1"/>
    <w:basedOn w:val="DefaultParagraphFont"/>
    <w:uiPriority w:val="99"/>
    <w:semiHidden/>
    <w:rsid w:val="00BB1031"/>
    <w:rPr>
      <w:rFonts w:ascii="Times New Roman" w:eastAsiaTheme="minorEastAsia" w:hAnsi="Times New Roman" w:cs="Times New Roman" w:hint="default"/>
      <w:sz w:val="20"/>
      <w:szCs w:val="20"/>
      <w:lang w:val="en-US"/>
    </w:rPr>
  </w:style>
  <w:style w:type="character" w:customStyle="1" w:styleId="FooterChar1">
    <w:name w:val="Footer Char1"/>
    <w:basedOn w:val="DefaultParagraphFont"/>
    <w:uiPriority w:val="99"/>
    <w:semiHidden/>
    <w:rsid w:val="00BB1031"/>
    <w:rPr>
      <w:rFonts w:ascii="Times New Roman" w:eastAsiaTheme="minorEastAsia" w:hAnsi="Times New Roman" w:cs="Times New Roman" w:hint="default"/>
      <w:lang w:val="en-US"/>
    </w:rPr>
  </w:style>
  <w:style w:type="character" w:customStyle="1" w:styleId="HeaderChar1">
    <w:name w:val="Header Char1"/>
    <w:basedOn w:val="DefaultParagraphFont"/>
    <w:uiPriority w:val="99"/>
    <w:semiHidden/>
    <w:rsid w:val="00BB1031"/>
    <w:rPr>
      <w:rFonts w:ascii="Times New Roman" w:eastAsiaTheme="minorEastAsia" w:hAnsi="Times New Roman" w:cs="Times New Roman" w:hint="default"/>
      <w:lang w:val="en-US"/>
    </w:rPr>
  </w:style>
  <w:style w:type="character" w:customStyle="1" w:styleId="s1">
    <w:name w:val="s1"/>
    <w:basedOn w:val="DefaultParagraphFont"/>
    <w:rsid w:val="00BB1031"/>
  </w:style>
  <w:style w:type="character" w:customStyle="1" w:styleId="apple-converted-space">
    <w:name w:val="apple-converted-space"/>
    <w:basedOn w:val="DefaultParagraphFont"/>
    <w:rsid w:val="00BB1031"/>
  </w:style>
  <w:style w:type="table" w:styleId="TableGrid">
    <w:name w:val="Table Grid"/>
    <w:basedOn w:val="TableNormal"/>
    <w:uiPriority w:val="39"/>
    <w:rsid w:val="00BB1031"/>
    <w:pPr>
      <w:spacing w:after="0" w:line="240" w:lineRule="auto"/>
    </w:pPr>
    <w:rPr>
      <w:rFonts w:eastAsiaTheme="minorEastAsia"/>
      <w:sz w:val="24"/>
      <w:szCs w:val="24"/>
      <w:lang w:val="en-GB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5510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0</Pages>
  <Words>6235</Words>
  <Characters>35545</Characters>
  <Application>Microsoft Office Word</Application>
  <DocSecurity>0</DocSecurity>
  <Lines>296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mbridge University Press</Company>
  <LinksUpToDate>false</LinksUpToDate>
  <CharactersWithSpaces>416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oe Tokushige</dc:creator>
  <cp:keywords/>
  <dc:description/>
  <cp:lastModifiedBy>Zoe Tokushige</cp:lastModifiedBy>
  <cp:revision>1</cp:revision>
  <dcterms:created xsi:type="dcterms:W3CDTF">2017-12-05T22:44:00Z</dcterms:created>
  <dcterms:modified xsi:type="dcterms:W3CDTF">2017-12-05T22:45:00Z</dcterms:modified>
</cp:coreProperties>
</file>